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793A" w:rsidRDefault="00E95F85" w:rsidP="00E95F85">
      <w:pPr>
        <w:jc w:val="center"/>
        <w:rPr>
          <w:sz w:val="32"/>
          <w:szCs w:val="32"/>
        </w:rPr>
      </w:pPr>
      <w:r w:rsidRPr="00E95F85">
        <w:rPr>
          <w:rFonts w:hint="eastAsia"/>
          <w:sz w:val="32"/>
          <w:szCs w:val="32"/>
        </w:rPr>
        <w:t>异常数据的检测</w:t>
      </w:r>
    </w:p>
    <w:p w:rsidR="007028B5" w:rsidRPr="007028B5" w:rsidRDefault="00E95F85" w:rsidP="007028B5">
      <w:pPr>
        <w:pStyle w:val="EndNoteBibliography"/>
        <w:numPr>
          <w:ilvl w:val="0"/>
          <w:numId w:val="2"/>
        </w:numPr>
        <w:rPr>
          <w:rFonts w:hint="eastAsia"/>
        </w:rPr>
      </w:pPr>
      <w:r w:rsidRPr="005A2B4A">
        <w:rPr>
          <w:rFonts w:hint="eastAsia"/>
          <w:color w:val="FF0000"/>
        </w:rPr>
        <w:t>贝叶斯算法</w:t>
      </w:r>
      <w:r>
        <w:rPr>
          <w:rFonts w:hint="eastAsia"/>
        </w:rPr>
        <w:t>实现异常数据的检测</w:t>
      </w:r>
      <w:r w:rsidR="00A47BB8">
        <w:rPr>
          <w:rFonts w:hint="eastAsia"/>
        </w:rPr>
        <w:t>，</w:t>
      </w:r>
      <w:r>
        <w:rPr>
          <w:rFonts w:hint="eastAsia"/>
        </w:rPr>
        <w:t>贝叶斯算法是一个非常经典的分类算法，在定义好异常数据以及异常数据模型之后，通过一定的训练集，使得贝叶斯分类器能够有效的去检测异常数据</w:t>
      </w:r>
      <w:r w:rsidR="00A47BB8">
        <w:rPr>
          <w:rFonts w:hint="eastAsia"/>
        </w:rPr>
        <w:t>。</w:t>
      </w:r>
      <w:r w:rsidR="00641AD0">
        <w:fldChar w:fldCharType="begin"/>
      </w:r>
      <w:r w:rsidR="00641AD0">
        <w:instrText xml:space="preserve"> ADDIN EN.CITE &lt;EndNote&gt;&lt;Cite&gt;&lt;Author&gt;Ni&lt;/Author&gt;&lt;Year&gt;2012&lt;/Year&gt;&lt;RecNum&gt;4&lt;/RecNum&gt;&lt;DisplayText&gt;(Ni and Pottie 2012)&lt;/DisplayText&gt;&lt;record&gt;&lt;rec-number&gt;4&lt;/rec-number&gt;&lt;foreign-keys&gt;&lt;key app="EN" db-id="tz0e0r9dof5axbezdxk59xwvazffvrwz9pas" timestamp="1492655017"&gt;4&lt;/key&gt;&lt;/foreign-keys&gt;&lt;ref-type name="Journal Article"&gt;17&lt;/ref-type&gt;&lt;contributors&gt;&lt;authors&gt;&lt;author&gt;&lt;style face="normal" font="default" charset="134" size="100%"&gt;Kevin Ni&lt;/style&gt;&lt;/author&gt;&lt;author&gt;&lt;style face="normal" font="default" charset="134" size="100%"&gt;Greg Pottie&lt;/style&gt;&lt;/author&gt;&lt;/authors&gt;&lt;/contributors&gt;&lt;titles&gt;&lt;title&gt;&lt;style face="normal" font="default" charset="134" size="100%"&gt;Sensor network data fault detection with maximum a posteriori selection and bayesian modeling&lt;/style&gt;&lt;/title&gt;&lt;secondary-title&gt;&lt;style face="normal" font="default" charset="134" size="100%"&gt;ACM Transaction on Sensor Networks (TOSN)&lt;/style&gt;&lt;/secondary-title&gt;&lt;/titles&gt;&lt;periodical&gt;&lt;full-title&gt;ACM Transaction on Sensor Networks (TOSN)&lt;/full-title&gt;&lt;/periodical&gt;&lt;pages&gt;&lt;style face="normal" font="default" charset="134" size="100%"&gt;1-21&lt;/style&gt;&lt;/pages&gt;&lt;volume&gt;&lt;style face="normal" font="default" charset="134" size="100%"&gt;8&lt;/style&gt;&lt;/volume&gt;&lt;number&gt;&lt;style face="normal" font="default" charset="134" size="100%"&gt;3&lt;/style&gt;&lt;/number&gt;&lt;dates&gt;&lt;year&gt;&lt;style face="normal" font="default" charset="134" size="100%"&gt;2012&lt;/style&gt;&lt;/year&gt;&lt;/dates&gt;&lt;isbn&gt;&lt;style face="normal" font="default" charset="134" size="100%"&gt;1550-4859&lt;/style&gt;&lt;/isbn&gt;&lt;urls&gt;&lt;/urls&gt;&lt;custom1&gt;&lt;style face="normal" font="default" charset="134" size="100%"&gt;2240097&lt;/style&gt;&lt;/custom1&gt;&lt;electronic-resource-num&gt;&lt;style face="normal" font="default" charset="134" size="100%"&gt;10.1145/2240092.2240097&lt;/style&gt;&lt;/electronic-resource-num&gt;&lt;/record&gt;&lt;/Cite&gt;&lt;/EndNote&gt;</w:instrText>
      </w:r>
      <w:r w:rsidR="00641AD0">
        <w:fldChar w:fldCharType="separate"/>
      </w:r>
      <w:r w:rsidR="00641AD0">
        <w:t>(Ni and Pottie 2012)</w:t>
      </w:r>
      <w:r w:rsidR="00641AD0">
        <w:fldChar w:fldCharType="end"/>
      </w:r>
      <w:r w:rsidR="00641AD0">
        <w:rPr>
          <w:rFonts w:hint="eastAsia"/>
        </w:rPr>
        <w:t>。</w:t>
      </w:r>
      <w:r w:rsidR="00F060B6">
        <w:rPr>
          <w:rFonts w:hint="eastAsia"/>
        </w:rPr>
        <w:t>人工智能算法中的神经网络算法，在获得足够多的信任训练集下也可以实现异常数据的检测。</w:t>
      </w:r>
      <w:r w:rsidR="00E447F9">
        <w:rPr>
          <w:rFonts w:hint="eastAsia"/>
        </w:rPr>
        <w:t>已有的检测算法还包括了基于马尔科夫链的预测</w:t>
      </w:r>
      <w:r w:rsidR="007028B5">
        <w:rPr>
          <w:rFonts w:hint="eastAsia"/>
        </w:rPr>
        <w:t>，线性自回归模型等。</w:t>
      </w:r>
      <w:r w:rsidR="00D61EC4">
        <w:rPr>
          <w:rFonts w:hint="eastAsia"/>
        </w:rPr>
        <w:t>（贝叶斯分类法，通过训练集得到一个贝叶斯分类器，当节点传来数据时，可以识别该数据是否是正确的，如果不是的话，该节点的错误数据类型是哪种，都可以根据贝叶斯分类法得到。）</w:t>
      </w:r>
    </w:p>
    <w:p w:rsidR="00641AD0" w:rsidRDefault="00300E62" w:rsidP="007D04DC">
      <w:pPr>
        <w:pStyle w:val="EndNoteBibliography"/>
        <w:numPr>
          <w:ilvl w:val="0"/>
          <w:numId w:val="2"/>
        </w:numPr>
      </w:pPr>
      <w:r>
        <w:rPr>
          <w:rFonts w:hint="eastAsia"/>
        </w:rPr>
        <w:t>传统的一些</w:t>
      </w:r>
      <w:r w:rsidR="00F22253">
        <w:rPr>
          <w:rFonts w:hint="eastAsia"/>
        </w:rPr>
        <w:t>错误数据类型，以及前人做的一些检测错误数据的方法和第一篇综述类似。其中定义错误数据和错误数据模型的关键一点就是通过无线传感器网络的一系列网络特征，包括环境特征，系统特征，</w:t>
      </w:r>
      <w:r w:rsidR="00F22253" w:rsidRPr="00F22253">
        <w:rPr>
          <w:rFonts w:hint="eastAsia"/>
          <w:color w:val="FF0000"/>
        </w:rPr>
        <w:t>数据特征</w:t>
      </w:r>
      <w:r w:rsidR="00F22253">
        <w:rPr>
          <w:rFonts w:hint="eastAsia"/>
        </w:rPr>
        <w:t>。</w:t>
      </w:r>
      <w:r w:rsidR="006316E0">
        <w:rPr>
          <w:rFonts w:hint="eastAsia"/>
        </w:rPr>
        <w:t>文献给出了常见的</w:t>
      </w:r>
      <w:r w:rsidR="006D74CB">
        <w:rPr>
          <w:rFonts w:hint="eastAsia"/>
        </w:rPr>
        <w:t>错误类型数据，比如毛刺(数据在某一个点的变化特变大)，数据在一段时间内毫无波动(方差趋近于0)，高噪声高方差，数据校准错误，连接和硬件错误，</w:t>
      </w:r>
      <w:r w:rsidR="00B01EE9">
        <w:rPr>
          <w:rFonts w:hint="eastAsia"/>
        </w:rPr>
        <w:t>数据丢失，</w:t>
      </w:r>
      <w:r w:rsidR="006D74CB">
        <w:rPr>
          <w:rFonts w:hint="eastAsia"/>
        </w:rPr>
        <w:t>电池能量低引起的错误等。在识别出一系列错误数据类型之后，通过训练集的方式，采用贝叶斯分类法去识别异常数据，并指出错误的原因。（或者利用模式匹配的方法，去找出异常数据）。</w:t>
      </w:r>
      <w:r w:rsidR="00D2308F">
        <w:fldChar w:fldCharType="begin">
          <w:fldData xml:space="preserve">PEVuZE5vdGU+PENpdGU+PEF1dGhvcj5OaTwvQXV0aG9yPjxZZWFyPjIwMDk8L1llYXI+PFJlY051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</w:fldData>
        </w:fldChar>
      </w:r>
      <w:r w:rsidR="00D2308F">
        <w:instrText xml:space="preserve"> ADDIN EN.CITE </w:instrText>
      </w:r>
      <w:r w:rsidR="00D2308F">
        <w:fldChar w:fldCharType="begin">
          <w:fldData xml:space="preserve">PEVuZE5vdGU+PENpdGU+PEF1dGhvcj5OaTwvQXV0aG9yPjxZZWFyPjIwMDk8L1llYXI+PFJlY051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</w:fldData>
        </w:fldChar>
      </w:r>
      <w:r w:rsidR="00D2308F">
        <w:instrText xml:space="preserve"> ADDIN EN.CITE.DATA </w:instrText>
      </w:r>
      <w:r w:rsidR="00D2308F">
        <w:fldChar w:fldCharType="end"/>
      </w:r>
      <w:r w:rsidR="00D2308F">
        <w:fldChar w:fldCharType="separate"/>
      </w:r>
      <w:r w:rsidR="00D2308F">
        <w:t>(Ni, Ramanathan et al. 2009)</w:t>
      </w:r>
      <w:r w:rsidR="00D2308F">
        <w:fldChar w:fldCharType="end"/>
      </w:r>
    </w:p>
    <w:p w:rsidR="007D04DC" w:rsidRDefault="00556C35" w:rsidP="00443A3A">
      <w:pPr>
        <w:pStyle w:val="EndNoteBibliography"/>
        <w:numPr>
          <w:ilvl w:val="0"/>
          <w:numId w:val="2"/>
        </w:numPr>
        <w:rPr>
          <w:rFonts w:hint="eastAsia"/>
        </w:rPr>
      </w:pPr>
      <w:r>
        <w:rPr>
          <w:rFonts w:hint="eastAsia"/>
        </w:rPr>
        <w:t>提出将数据融合和错误数据检测结合在一起的系统（DAA，</w:t>
      </w:r>
      <w:r w:rsidRPr="00556C35">
        <w:t>data aggregation and authentication protocol</w:t>
      </w:r>
      <w:r>
        <w:rPr>
          <w:rFonts w:hint="eastAsia"/>
        </w:rPr>
        <w:t>）。</w:t>
      </w:r>
      <w:r w:rsidR="000616E5">
        <w:fldChar w:fldCharType="begin">
          <w:fldData xml:space="preserve">PEVuZE5vdGU+PENpdGU+PEF1dGhvcj5PemRlbWlyPC9BdXRob3I+PFllYXI+MjAxMDwvWWVhcj48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</w:fldData>
        </w:fldChar>
      </w:r>
      <w:r w:rsidR="000616E5">
        <w:instrText xml:space="preserve"> ADDIN EN.CITE </w:instrText>
      </w:r>
      <w:r w:rsidR="000616E5">
        <w:fldChar w:fldCharType="begin">
          <w:fldData xml:space="preserve">PEVuZE5vdGU+PENpdGU+PEF1dGhvcj5PemRlbWlyPC9BdXRob3I+PFllYXI+MjAxMDwvWWVhcj48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</w:fldData>
        </w:fldChar>
      </w:r>
      <w:r w:rsidR="000616E5">
        <w:instrText xml:space="preserve"> ADDIN EN.CITE.DATA </w:instrText>
      </w:r>
      <w:r w:rsidR="000616E5">
        <w:fldChar w:fldCharType="end"/>
      </w:r>
      <w:r w:rsidR="000616E5">
        <w:fldChar w:fldCharType="separate"/>
      </w:r>
      <w:r w:rsidR="000616E5">
        <w:t>(Ozdemir and Cam 2010)</w:t>
      </w:r>
      <w:r w:rsidR="000616E5">
        <w:fldChar w:fldCharType="end"/>
      </w:r>
    </w:p>
    <w:p w:rsidR="00641AD0" w:rsidRPr="00B46FAC" w:rsidRDefault="00053FD6" w:rsidP="00CF6C3B">
      <w:pPr>
        <w:pStyle w:val="EndNoteBibliography"/>
        <w:numPr>
          <w:ilvl w:val="0"/>
          <w:numId w:val="2"/>
        </w:numPr>
      </w:pPr>
      <w:r w:rsidRPr="00CF6C3B">
        <w:rPr>
          <w:rFonts w:hint="eastAsia"/>
          <w:color w:val="FF0000"/>
        </w:rPr>
        <w:t>相比较传统的</w:t>
      </w:r>
      <w:r w:rsidR="00B46FAC" w:rsidRPr="00CF6C3B">
        <w:rPr>
          <w:rFonts w:hint="eastAsia"/>
          <w:color w:val="FF0000"/>
        </w:rPr>
        <w:t>传感器网络错误数据检测方案（在自己的本地网络中，不联网），本文提出的基于云计算的错误检测方案能够保证检测错误数据的前提下大大提高检测的速度(应用云计算平台的大数据计算能力和存储能力)。文章首先定义了9种数据异常类型</w:t>
      </w:r>
      <w:r w:rsidR="00247F5F" w:rsidRPr="00CF6C3B">
        <w:rPr>
          <w:rFonts w:hint="eastAsia"/>
          <w:color w:val="FF0000"/>
        </w:rPr>
        <w:t>，定义其异常数据模型，然后根据9种异常数据类型，来识别采集的数据集中是否存在异常数据。</w:t>
      </w:r>
      <w:r w:rsidR="002C2CE0" w:rsidRPr="00CF6C3B">
        <w:rPr>
          <w:rFonts w:hint="eastAsia"/>
          <w:color w:val="FF0000"/>
        </w:rPr>
        <w:t>本文针对的是scale-free网络，</w:t>
      </w:r>
      <w:r w:rsidR="00121543" w:rsidRPr="00CF6C3B">
        <w:rPr>
          <w:rFonts w:hint="eastAsia"/>
          <w:color w:val="FF0000"/>
        </w:rPr>
        <w:t>这种网络的特点是，分成有限个簇管理传感器节点，当某个节点被检测出有异常数据时</w:t>
      </w:r>
      <w:r w:rsidR="0080379F" w:rsidRPr="00CF6C3B">
        <w:rPr>
          <w:rFonts w:hint="eastAsia"/>
          <w:color w:val="FF0000"/>
        </w:rPr>
        <w:t>（通过异常数据检测算法检测）</w:t>
      </w:r>
      <w:r w:rsidR="00121543" w:rsidRPr="00CF6C3B">
        <w:rPr>
          <w:rFonts w:hint="eastAsia"/>
          <w:color w:val="FF0000"/>
        </w:rPr>
        <w:t>，</w:t>
      </w:r>
      <w:r w:rsidR="00CF6C3B">
        <w:rPr>
          <w:rFonts w:hint="eastAsia"/>
          <w:color w:val="FF0000"/>
        </w:rPr>
        <w:t>异常数据</w:t>
      </w:r>
      <w:r w:rsidR="00121543" w:rsidRPr="00CF6C3B">
        <w:rPr>
          <w:rFonts w:hint="eastAsia"/>
          <w:color w:val="FF0000"/>
        </w:rPr>
        <w:t>会在这个簇</w:t>
      </w:r>
      <w:r w:rsidR="0080379F" w:rsidRPr="00CF6C3B">
        <w:rPr>
          <w:rFonts w:hint="eastAsia"/>
          <w:color w:val="FF0000"/>
        </w:rPr>
        <w:t>（该节点存在的簇）</w:t>
      </w:r>
      <w:r w:rsidR="00121543" w:rsidRPr="00CF6C3B">
        <w:rPr>
          <w:rFonts w:hint="eastAsia"/>
          <w:color w:val="FF0000"/>
        </w:rPr>
        <w:t>里面</w:t>
      </w:r>
      <w:r w:rsidR="00CF6C3B">
        <w:rPr>
          <w:rFonts w:hint="eastAsia"/>
          <w:color w:val="FF0000"/>
        </w:rPr>
        <w:t>触发</w:t>
      </w:r>
      <w:r w:rsidR="0080379F" w:rsidRPr="00CF6C3B">
        <w:rPr>
          <w:rFonts w:hint="eastAsia"/>
          <w:color w:val="FF0000"/>
        </w:rPr>
        <w:t>两个函数</w:t>
      </w:r>
      <w:r w:rsidR="00121543" w:rsidRPr="00CF6C3B">
        <w:rPr>
          <w:rFonts w:hint="eastAsia"/>
          <w:color w:val="FF0000"/>
        </w:rPr>
        <w:t>，首先检测数据是否是真的异常数据</w:t>
      </w:r>
      <w:r w:rsidR="003D3187" w:rsidRPr="00CF6C3B">
        <w:rPr>
          <w:rFonts w:hint="eastAsia"/>
          <w:color w:val="FF0000"/>
        </w:rPr>
        <w:t>（因为存在将正确数据错误辨别为异常数据的概率）</w:t>
      </w:r>
      <w:r w:rsidR="00121543" w:rsidRPr="00CF6C3B">
        <w:rPr>
          <w:rFonts w:hint="eastAsia"/>
          <w:color w:val="FF0000"/>
        </w:rPr>
        <w:t>，接着在该簇头中寻找错误的源节点位置。这样通过分簇的形式，能够大量节约检测的时间，提高异常数据的检测效率。</w:t>
      </w:r>
      <w:r w:rsidR="0080379F" w:rsidRPr="00CF6C3B">
        <w:rPr>
          <w:rFonts w:hint="eastAsia"/>
          <w:color w:val="FF0000"/>
        </w:rPr>
        <w:t>这边文章重点看了（包括下载的资料，参考其中的算法，错误检测和错误</w:t>
      </w:r>
      <w:r w:rsidR="00CF6C3B">
        <w:rPr>
          <w:rFonts w:hint="eastAsia"/>
          <w:color w:val="FF0000"/>
        </w:rPr>
        <w:t>定位）。</w:t>
      </w:r>
      <w:r w:rsidR="000616E5">
        <w:rPr>
          <w:color w:val="FF0000"/>
        </w:rPr>
        <w:fldChar w:fldCharType="begin">
          <w:fldData xml:space="preserve">PEVuZE5vdGU+PENpdGU+PEF1dGhvcj5ZYW5nPC9BdXRob3I+PFllYXI+MjAxNTwvWWVhcj48UmVj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</w:fldData>
        </w:fldChar>
      </w:r>
      <w:r w:rsidR="000616E5">
        <w:rPr>
          <w:color w:val="FF0000"/>
        </w:rPr>
        <w:instrText xml:space="preserve"> ADDIN EN.CITE </w:instrText>
      </w:r>
      <w:r w:rsidR="000616E5">
        <w:rPr>
          <w:color w:val="FF0000"/>
        </w:rPr>
        <w:fldChar w:fldCharType="begin">
          <w:fldData xml:space="preserve">PEVuZE5vdGU+PENpdGU+PEF1dGhvcj5ZYW5nPC9BdXRob3I+PFllYXI+MjAxNTwvWWVhcj48UmVj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</w:fldData>
        </w:fldChar>
      </w:r>
      <w:r w:rsidR="000616E5">
        <w:rPr>
          <w:color w:val="FF0000"/>
        </w:rPr>
        <w:instrText xml:space="preserve"> ADDIN EN.CITE.DATA </w:instrText>
      </w:r>
      <w:r w:rsidR="000616E5">
        <w:rPr>
          <w:color w:val="FF0000"/>
        </w:rPr>
      </w:r>
      <w:r w:rsidR="000616E5">
        <w:rPr>
          <w:color w:val="FF0000"/>
        </w:rPr>
        <w:fldChar w:fldCharType="end"/>
      </w:r>
      <w:r w:rsidR="000616E5">
        <w:rPr>
          <w:color w:val="FF0000"/>
        </w:rPr>
        <w:fldChar w:fldCharType="separate"/>
      </w:r>
      <w:r w:rsidR="000616E5">
        <w:rPr>
          <w:color w:val="FF0000"/>
        </w:rPr>
        <w:t>(Yang, Liu et al. 2015)</w:t>
      </w:r>
      <w:r w:rsidR="000616E5">
        <w:rPr>
          <w:color w:val="FF0000"/>
        </w:rPr>
        <w:fldChar w:fldCharType="end"/>
      </w:r>
    </w:p>
    <w:p w:rsidR="00E95F85" w:rsidRPr="00992D81" w:rsidRDefault="005A2B4A" w:rsidP="00992D81">
      <w:pPr>
        <w:pStyle w:val="EndNoteBibliography"/>
        <w:ind w:left="400" w:hangingChars="200" w:hanging="400"/>
      </w:pPr>
      <w:r>
        <w:rPr>
          <w:rFonts w:hint="eastAsia"/>
        </w:rPr>
        <w:t>（</w:t>
      </w:r>
      <w:r w:rsidR="003C7817">
        <w:rPr>
          <w:rFonts w:hint="eastAsia"/>
        </w:rPr>
        <w:t xml:space="preserve">  </w:t>
      </w:r>
      <w:r>
        <w:rPr>
          <w:rFonts w:hint="eastAsia"/>
        </w:rPr>
        <w:t>想到的一些东西，从仿真的结果看错误检测方案的优劣性。是否可以找到更加有效的错误数据检测方案使得比如说，错检检测消耗的时间更短，传感器节点的能量和资源消耗少，错误检测的</w:t>
      </w:r>
      <w:r w:rsidR="003C7817">
        <w:rPr>
          <w:rFonts w:hint="eastAsia"/>
        </w:rPr>
        <w:t>准确性更高，误报率（正确数据检测为异常数据概率）尽可能小。</w:t>
      </w:r>
      <w:r w:rsidR="00717329">
        <w:t xml:space="preserve"> </w:t>
      </w:r>
    </w:p>
    <w:p w:rsidR="00717329" w:rsidRDefault="00717329" w:rsidP="00717329">
      <w:pPr>
        <w:pStyle w:val="EndNoteBibliography"/>
        <w:jc w:val="center"/>
        <w:rPr>
          <w:sz w:val="30"/>
          <w:szCs w:val="30"/>
        </w:rPr>
      </w:pPr>
      <w:r>
        <w:rPr>
          <w:rFonts w:hint="eastAsia"/>
          <w:sz w:val="30"/>
          <w:szCs w:val="30"/>
        </w:rPr>
        <w:t>异常行为检测</w:t>
      </w:r>
    </w:p>
    <w:p w:rsidR="00717329" w:rsidRDefault="00592099" w:rsidP="00992D81">
      <w:pPr>
        <w:pStyle w:val="EndNoteBibliography"/>
        <w:numPr>
          <w:ilvl w:val="0"/>
          <w:numId w:val="3"/>
        </w:numPr>
        <w:rPr>
          <w:sz w:val="21"/>
          <w:szCs w:val="21"/>
        </w:rPr>
      </w:pPr>
      <w:r>
        <w:rPr>
          <w:rFonts w:hint="eastAsia"/>
          <w:sz w:val="21"/>
          <w:szCs w:val="21"/>
        </w:rPr>
        <w:t>基于假设检验方案快速检测无线传感器网络中的移动副本节点攻击。文章的核心内容是：定义了一个异常行为模型：认为正常无线传感网中的正常节点移动的速度应该不超过系统规定的最大速度，但是一旦有节点被复制它的移动速度要超过系统规定的最大速度</w:t>
      </w:r>
      <w:r w:rsidR="00017208">
        <w:rPr>
          <w:rFonts w:hint="eastAsia"/>
          <w:sz w:val="21"/>
          <w:szCs w:val="21"/>
        </w:rPr>
        <w:t>，这可以在一定程度上检测到恶意行为。但是由于存在阳性误差，当测量速度的系统有较大偏差时会带来很大的误报率。因此进一步提出了基于假设检验</w:t>
      </w:r>
      <w:r w:rsidR="004576C2">
        <w:rPr>
          <w:rFonts w:hint="eastAsia"/>
          <w:sz w:val="21"/>
          <w:szCs w:val="21"/>
        </w:rPr>
        <w:t>(SPRT)</w:t>
      </w:r>
      <w:r w:rsidR="00017208">
        <w:rPr>
          <w:rFonts w:hint="eastAsia"/>
          <w:sz w:val="21"/>
          <w:szCs w:val="21"/>
        </w:rPr>
        <w:t>的方案，通过较多的样本来决策一个异常行为是否发生。</w:t>
      </w:r>
      <w:r w:rsidR="00992D81">
        <w:rPr>
          <w:sz w:val="21"/>
          <w:szCs w:val="21"/>
        </w:rPr>
        <w:fldChar w:fldCharType="begin">
          <w:fldData xml:space="preserve">PEVuZE5vdGU+PENpdGU+PEF1dGhvcj5KdW4tV29uPC9BdXRob3I+PFllYXI+MjAxMTwvWWVhcj48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</w:fldData>
        </w:fldChar>
      </w:r>
      <w:r w:rsidR="00992D81">
        <w:rPr>
          <w:sz w:val="21"/>
          <w:szCs w:val="21"/>
        </w:rPr>
        <w:instrText xml:space="preserve"> ADDIN EN.CITE </w:instrText>
      </w:r>
      <w:r w:rsidR="00992D81">
        <w:rPr>
          <w:sz w:val="21"/>
          <w:szCs w:val="21"/>
        </w:rPr>
        <w:fldChar w:fldCharType="begin">
          <w:fldData xml:space="preserve">PEVuZE5vdGU+PENpdGU+PEF1dGhvcj5KdW4tV29uPC9BdXRob3I+PFllYXI+MjAxMTwvWWVhcj48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</w:fldData>
        </w:fldChar>
      </w:r>
      <w:r w:rsidR="00992D81">
        <w:rPr>
          <w:sz w:val="21"/>
          <w:szCs w:val="21"/>
        </w:rPr>
        <w:instrText xml:space="preserve"> ADDIN EN.CITE.DATA </w:instrText>
      </w:r>
      <w:r w:rsidR="00992D81">
        <w:rPr>
          <w:sz w:val="21"/>
          <w:szCs w:val="21"/>
        </w:rPr>
      </w:r>
      <w:r w:rsidR="00992D81">
        <w:rPr>
          <w:sz w:val="21"/>
          <w:szCs w:val="21"/>
        </w:rPr>
        <w:fldChar w:fldCharType="end"/>
      </w:r>
      <w:r w:rsidR="00992D81">
        <w:rPr>
          <w:sz w:val="21"/>
          <w:szCs w:val="21"/>
        </w:rPr>
        <w:fldChar w:fldCharType="separate"/>
      </w:r>
      <w:r w:rsidR="00992D81">
        <w:rPr>
          <w:sz w:val="21"/>
          <w:szCs w:val="21"/>
        </w:rPr>
        <w:t>(Jun-Won, Wright et al. 2011)</w:t>
      </w:r>
      <w:r w:rsidR="00992D81">
        <w:rPr>
          <w:sz w:val="21"/>
          <w:szCs w:val="21"/>
        </w:rPr>
        <w:fldChar w:fldCharType="end"/>
      </w:r>
    </w:p>
    <w:p w:rsidR="00992D81" w:rsidRDefault="00992D81" w:rsidP="00992D81">
      <w:pPr>
        <w:pStyle w:val="EndNoteBibliography"/>
        <w:numPr>
          <w:ilvl w:val="0"/>
          <w:numId w:val="3"/>
        </w:numPr>
        <w:rPr>
          <w:sz w:val="21"/>
          <w:szCs w:val="21"/>
        </w:rPr>
      </w:pPr>
      <w:r>
        <w:rPr>
          <w:rFonts w:hint="eastAsia"/>
          <w:sz w:val="21"/>
          <w:szCs w:val="21"/>
        </w:rPr>
        <w:t>使用序列分析快速检测无线传感器网络中的移动副本攻击。与第一篇论文类似</w:t>
      </w:r>
      <w:r>
        <w:rPr>
          <w:sz w:val="21"/>
          <w:szCs w:val="21"/>
        </w:rPr>
        <w:fldChar w:fldCharType="begin">
          <w:fldData xml:space="preserve">PEVuZE5vdGU+PENpdGU+PEF1dGhvcj5KdW4tV29uPC9BdXRob3I+PFllYXI+MjAwOTwvWWVhcj48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</w:fldData>
        </w:fldChar>
      </w:r>
      <w:r>
        <w:rPr>
          <w:sz w:val="21"/>
          <w:szCs w:val="21"/>
        </w:rPr>
        <w:instrText xml:space="preserve"> ADDIN EN.CITE </w:instrText>
      </w:r>
      <w:r>
        <w:rPr>
          <w:sz w:val="21"/>
          <w:szCs w:val="21"/>
        </w:rPr>
        <w:fldChar w:fldCharType="begin">
          <w:fldData xml:space="preserve">PEVuZE5vdGU+PENpdGU+PEF1dGhvcj5KdW4tV29uPC9BdXRob3I+PFllYXI+MjAwOTwvWWVhcj48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</w:fldData>
        </w:fldChar>
      </w:r>
      <w:r>
        <w:rPr>
          <w:sz w:val="21"/>
          <w:szCs w:val="21"/>
        </w:rPr>
        <w:instrText xml:space="preserve"> ADDIN EN.CITE.DATA </w:instrText>
      </w:r>
      <w:r>
        <w:rPr>
          <w:sz w:val="21"/>
          <w:szCs w:val="21"/>
        </w:rPr>
      </w:r>
      <w:r>
        <w:rPr>
          <w:sz w:val="21"/>
          <w:szCs w:val="21"/>
        </w:rPr>
        <w:fldChar w:fldCharType="end"/>
      </w:r>
      <w:r>
        <w:rPr>
          <w:sz w:val="21"/>
          <w:szCs w:val="21"/>
        </w:rPr>
        <w:fldChar w:fldCharType="separate"/>
      </w:r>
      <w:r>
        <w:rPr>
          <w:sz w:val="21"/>
          <w:szCs w:val="21"/>
        </w:rPr>
        <w:t>(Jun-Won, Wright et al. 2009)</w:t>
      </w:r>
      <w:r>
        <w:rPr>
          <w:sz w:val="21"/>
          <w:szCs w:val="21"/>
        </w:rPr>
        <w:fldChar w:fldCharType="end"/>
      </w:r>
    </w:p>
    <w:p w:rsidR="00991D9C" w:rsidRPr="00201085" w:rsidRDefault="00991D9C" w:rsidP="00992D81">
      <w:pPr>
        <w:pStyle w:val="EndNoteBibliography"/>
        <w:numPr>
          <w:ilvl w:val="0"/>
          <w:numId w:val="3"/>
        </w:numPr>
        <w:rPr>
          <w:sz w:val="21"/>
          <w:szCs w:val="21"/>
        </w:rPr>
      </w:pPr>
      <w:r w:rsidRPr="007813EA">
        <w:rPr>
          <w:rFonts w:hint="eastAsia"/>
          <w:color w:val="FF0000"/>
          <w:sz w:val="21"/>
          <w:szCs w:val="21"/>
        </w:rPr>
        <w:t>使用序列假设检验方案快速检测和删除无线传感器网络中基于区域（基于区域的方案有利于加快检测的速度，提高效率）的恶意节点。</w:t>
      </w:r>
      <w:r w:rsidR="00030505" w:rsidRPr="007813EA">
        <w:rPr>
          <w:rFonts w:hint="eastAsia"/>
          <w:color w:val="FF0000"/>
          <w:sz w:val="21"/>
          <w:szCs w:val="21"/>
        </w:rPr>
        <w:t>文章的核心是通过序列假设检验方案识别可能发生恶意行为的区域(通过SPRT方案，使用信任管理机制计算出信任值，来判断</w:t>
      </w:r>
      <w:r w:rsidR="00030505" w:rsidRPr="007813EA">
        <w:rPr>
          <w:rFonts w:hint="eastAsia"/>
          <w:color w:val="FF0000"/>
          <w:sz w:val="21"/>
          <w:szCs w:val="21"/>
        </w:rPr>
        <w:lastRenderedPageBreak/>
        <w:t>某一个区域是不是可信任的，恶意节点是否存在在该区域)</w:t>
      </w:r>
      <w:r w:rsidR="00A0104A" w:rsidRPr="007813EA">
        <w:rPr>
          <w:rFonts w:hint="eastAsia"/>
          <w:color w:val="FF0000"/>
          <w:sz w:val="21"/>
          <w:szCs w:val="21"/>
        </w:rPr>
        <w:t>，紧接着对该被怀疑区域实行软件认证，可以顺利找到恶意节点并将恶意节点删除。</w:t>
      </w:r>
      <w:r w:rsidR="00201085">
        <w:rPr>
          <w:rFonts w:hint="eastAsia"/>
          <w:color w:val="FF0000"/>
          <w:sz w:val="21"/>
          <w:szCs w:val="21"/>
        </w:rPr>
        <w:t>这其中涉及到信任值的计算等等，把整个流程都看过了。基站最终获得各个区域的信任计算值，通过阈值去验证某个区域是否值得该信任（单一样本），最后利用SPRT方案利用多个样本做出决策。</w:t>
      </w:r>
      <w:r w:rsidR="00201085">
        <w:rPr>
          <w:color w:val="FF0000"/>
          <w:sz w:val="21"/>
          <w:szCs w:val="21"/>
        </w:rPr>
        <w:fldChar w:fldCharType="begin">
          <w:fldData xml:space="preserve">PEVuZE5vdGU+PENpdGU+PEF1dGhvcj5KdW4tV29uPC9BdXRob3I+PFllYXI+MjAxMjwvWWVhcj48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</w:fldData>
        </w:fldChar>
      </w:r>
      <w:r w:rsidR="00201085">
        <w:rPr>
          <w:color w:val="FF0000"/>
          <w:sz w:val="21"/>
          <w:szCs w:val="21"/>
        </w:rPr>
        <w:instrText xml:space="preserve"> ADDIN EN.CITE </w:instrText>
      </w:r>
      <w:r w:rsidR="00201085">
        <w:rPr>
          <w:color w:val="FF0000"/>
          <w:sz w:val="21"/>
          <w:szCs w:val="21"/>
        </w:rPr>
        <w:fldChar w:fldCharType="begin">
          <w:fldData xml:space="preserve">PEVuZE5vdGU+PENpdGU+PEF1dGhvcj5KdW4tV29uPC9BdXRob3I+PFllYXI+MjAxMjwvWWVhcj48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</w:fldData>
        </w:fldChar>
      </w:r>
      <w:r w:rsidR="00201085">
        <w:rPr>
          <w:color w:val="FF0000"/>
          <w:sz w:val="21"/>
          <w:szCs w:val="21"/>
        </w:rPr>
        <w:instrText xml:space="preserve"> ADDIN EN.CITE.DATA </w:instrText>
      </w:r>
      <w:r w:rsidR="00201085">
        <w:rPr>
          <w:color w:val="FF0000"/>
          <w:sz w:val="21"/>
          <w:szCs w:val="21"/>
        </w:rPr>
      </w:r>
      <w:r w:rsidR="00201085">
        <w:rPr>
          <w:color w:val="FF0000"/>
          <w:sz w:val="21"/>
          <w:szCs w:val="21"/>
        </w:rPr>
        <w:fldChar w:fldCharType="end"/>
      </w:r>
      <w:r w:rsidR="00201085">
        <w:rPr>
          <w:color w:val="FF0000"/>
          <w:sz w:val="21"/>
          <w:szCs w:val="21"/>
        </w:rPr>
        <w:fldChar w:fldCharType="separate"/>
      </w:r>
      <w:r w:rsidR="00201085">
        <w:rPr>
          <w:color w:val="FF0000"/>
          <w:sz w:val="21"/>
          <w:szCs w:val="21"/>
        </w:rPr>
        <w:t>(Jun-Won, Wright et al. 2012)</w:t>
      </w:r>
      <w:r w:rsidR="00201085">
        <w:rPr>
          <w:color w:val="FF0000"/>
          <w:sz w:val="21"/>
          <w:szCs w:val="21"/>
        </w:rPr>
        <w:fldChar w:fldCharType="end"/>
      </w:r>
    </w:p>
    <w:p w:rsidR="00201085" w:rsidRDefault="00201085" w:rsidP="00201085">
      <w:pPr>
        <w:pStyle w:val="EndNoteBibliography"/>
        <w:ind w:left="360"/>
        <w:rPr>
          <w:color w:val="FF0000"/>
          <w:sz w:val="21"/>
          <w:szCs w:val="21"/>
        </w:rPr>
      </w:pPr>
      <w:r>
        <w:rPr>
          <w:rFonts w:hint="eastAsia"/>
          <w:color w:val="FF0000"/>
          <w:sz w:val="21"/>
          <w:szCs w:val="21"/>
        </w:rPr>
        <w:t>（思考：信任值的计算方案是否可以影响对某个区域的判断是否可以减小误判率？这是可以思考的一个方向，同理是否可以找到更有效率的方法，能快速检测到恶意节点行为，而且能够保证资源开销不大）。</w:t>
      </w:r>
    </w:p>
    <w:p w:rsidR="00100366" w:rsidRDefault="00100366" w:rsidP="00100366">
      <w:pPr>
        <w:pStyle w:val="EndNoteBibliography"/>
        <w:rPr>
          <w:rFonts w:hint="eastAsia"/>
          <w:sz w:val="21"/>
          <w:szCs w:val="21"/>
        </w:rPr>
      </w:pPr>
      <w:r>
        <w:rPr>
          <w:rFonts w:hint="eastAsia"/>
          <w:color w:val="FF0000"/>
          <w:sz w:val="21"/>
          <w:szCs w:val="21"/>
        </w:rPr>
        <w:t>4、不确定性诊断</w:t>
      </w:r>
      <w:r w:rsidR="00A64136">
        <w:rPr>
          <w:rFonts w:hint="eastAsia"/>
          <w:color w:val="FF0000"/>
          <w:sz w:val="21"/>
          <w:szCs w:val="21"/>
        </w:rPr>
        <w:t>：发现传感器网络中的无声故障。该文章创造性提出了，相关矩阵的概念。通过把衡量标准相关化，考虑衡量标准之间的相关性是否发生变化，进一步判断恶意节点，恶意行为是否存在，该方案可以不用有先验知识，即不必预先定义恶意行为的模式集，而是通过相关性矩阵的实时变化来进行判断！很新颖的一种办法</w:t>
      </w:r>
      <w:bookmarkStart w:id="0" w:name="_GoBack"/>
      <w:bookmarkEnd w:id="0"/>
    </w:p>
    <w:p w:rsidR="00992D81" w:rsidRDefault="00992D81" w:rsidP="00992D81">
      <w:pPr>
        <w:pStyle w:val="EndNoteBibliography"/>
        <w:ind w:left="360"/>
        <w:rPr>
          <w:rFonts w:hint="eastAsia"/>
        </w:rPr>
      </w:pPr>
    </w:p>
    <w:p w:rsidR="00201085" w:rsidRPr="00201085" w:rsidRDefault="00992D81" w:rsidP="00201085">
      <w:pPr>
        <w:pStyle w:val="EndNoteBibliography"/>
      </w:pPr>
      <w:r>
        <w:rPr>
          <w:rFonts w:hint="eastAsia"/>
        </w:rPr>
        <w:t xml:space="preserve">[1] </w:t>
      </w:r>
      <w:r>
        <w:fldChar w:fldCharType="begin"/>
      </w:r>
      <w:r>
        <w:instrText xml:space="preserve"> ADDIN EN.REFLIST </w:instrText>
      </w:r>
      <w:r>
        <w:fldChar w:fldCharType="separate"/>
      </w:r>
      <w:r w:rsidR="00201085" w:rsidRPr="00201085">
        <w:t xml:space="preserve">Jun-Won, H., et al. (2009). </w:t>
      </w:r>
      <w:r w:rsidR="00201085" w:rsidRPr="00201085">
        <w:rPr>
          <w:u w:val="single"/>
        </w:rPr>
        <w:t>Fast Detection of Replica Node Attacks in Mobile Sensor Networks Using Sequential Analysis</w:t>
      </w:r>
      <w:r w:rsidR="00201085" w:rsidRPr="00201085">
        <w:t>. 28th Annual IEEE International Conference on Computer Communcations (INFOCOM).</w:t>
      </w:r>
    </w:p>
    <w:p w:rsidR="00201085" w:rsidRPr="00201085" w:rsidRDefault="00201085" w:rsidP="00201085">
      <w:pPr>
        <w:pStyle w:val="EndNoteBibliography"/>
        <w:rPr>
          <w:rFonts w:hint="eastAsia"/>
        </w:rPr>
      </w:pPr>
    </w:p>
    <w:p w:rsidR="00201085" w:rsidRPr="00201085" w:rsidRDefault="00201085" w:rsidP="00201085">
      <w:pPr>
        <w:pStyle w:val="EndNoteBibliography"/>
      </w:pPr>
      <w:r w:rsidRPr="00201085">
        <w:t xml:space="preserve">Jun-Won, H., et al. (2011). "Fast Detection of Mobile Replica Node Attacks in Wireless Sensor Networks Using Sequential Hypothesis Testing." </w:t>
      </w:r>
      <w:r w:rsidRPr="00201085">
        <w:rPr>
          <w:u w:val="single"/>
        </w:rPr>
        <w:t>IEEE Transactions on Mobile Computing (TMC)</w:t>
      </w:r>
      <w:r w:rsidRPr="00201085">
        <w:t xml:space="preserve"> </w:t>
      </w:r>
      <w:r w:rsidRPr="00201085">
        <w:rPr>
          <w:b/>
        </w:rPr>
        <w:t>10</w:t>
      </w:r>
      <w:r w:rsidRPr="00201085">
        <w:t>(6): 767-782.</w:t>
      </w:r>
    </w:p>
    <w:p w:rsidR="00201085" w:rsidRPr="00201085" w:rsidRDefault="00201085" w:rsidP="00201085">
      <w:pPr>
        <w:pStyle w:val="EndNoteBibliography"/>
        <w:rPr>
          <w:rFonts w:hint="eastAsia"/>
        </w:rPr>
      </w:pPr>
    </w:p>
    <w:p w:rsidR="00201085" w:rsidRPr="00201085" w:rsidRDefault="00201085" w:rsidP="00201085">
      <w:pPr>
        <w:pStyle w:val="EndNoteBibliography"/>
      </w:pPr>
      <w:r w:rsidRPr="00201085">
        <w:t xml:space="preserve">Jun-Won, H., et al. (2012). "ZoneTrust: Fast Zone-Based Node Compromise Detection and Revocation in Wireless Sensor Networks Using Sequential Hypothesis Testing." </w:t>
      </w:r>
      <w:r w:rsidRPr="00201085">
        <w:rPr>
          <w:u w:val="single"/>
        </w:rPr>
        <w:t>IEEE Transactions on Dependable and Secure Computing</w:t>
      </w:r>
      <w:r w:rsidRPr="00201085">
        <w:t xml:space="preserve"> </w:t>
      </w:r>
      <w:r w:rsidRPr="00201085">
        <w:rPr>
          <w:b/>
        </w:rPr>
        <w:t>9</w:t>
      </w:r>
      <w:r w:rsidRPr="00201085">
        <w:t>(4): 494-511.</w:t>
      </w:r>
    </w:p>
    <w:p w:rsidR="00201085" w:rsidRPr="00201085" w:rsidRDefault="00201085" w:rsidP="00201085">
      <w:pPr>
        <w:pStyle w:val="EndNoteBibliography"/>
        <w:rPr>
          <w:rFonts w:hint="eastAsia"/>
        </w:rPr>
      </w:pPr>
    </w:p>
    <w:p w:rsidR="00201085" w:rsidRPr="00201085" w:rsidRDefault="00201085" w:rsidP="00201085">
      <w:pPr>
        <w:pStyle w:val="EndNoteBibliography"/>
      </w:pPr>
      <w:r w:rsidRPr="00201085">
        <w:t xml:space="preserve">Ni, K. and G. Pottie (2012). "Sensor network data fault detection with maximum a posteriori selection and bayesian modeling." </w:t>
      </w:r>
      <w:r w:rsidRPr="00201085">
        <w:rPr>
          <w:u w:val="single"/>
        </w:rPr>
        <w:t>ACM Transaction on Sensor Networks (TOSN)</w:t>
      </w:r>
      <w:r w:rsidRPr="00201085">
        <w:t xml:space="preserve"> </w:t>
      </w:r>
      <w:r w:rsidRPr="00201085">
        <w:rPr>
          <w:b/>
        </w:rPr>
        <w:t>8</w:t>
      </w:r>
      <w:r w:rsidRPr="00201085">
        <w:t>(3): 1-21.</w:t>
      </w:r>
    </w:p>
    <w:p w:rsidR="00201085" w:rsidRPr="00201085" w:rsidRDefault="00201085" w:rsidP="00201085">
      <w:pPr>
        <w:pStyle w:val="EndNoteBibliography"/>
        <w:ind w:left="720" w:hanging="720"/>
      </w:pPr>
    </w:p>
    <w:p w:rsidR="00201085" w:rsidRPr="00201085" w:rsidRDefault="00201085" w:rsidP="00201085">
      <w:pPr>
        <w:pStyle w:val="EndNoteBibliography"/>
      </w:pPr>
      <w:r w:rsidRPr="00201085">
        <w:t xml:space="preserve">Ni, K., et al. (2009). "Sensor network data fault types." </w:t>
      </w:r>
      <w:r w:rsidRPr="00201085">
        <w:rPr>
          <w:u w:val="single"/>
        </w:rPr>
        <w:t>ACM Transaction on Sensor Networks (TOSN)</w:t>
      </w:r>
      <w:r w:rsidRPr="00201085">
        <w:t xml:space="preserve"> </w:t>
      </w:r>
      <w:r w:rsidRPr="00201085">
        <w:rPr>
          <w:b/>
        </w:rPr>
        <w:t>5</w:t>
      </w:r>
      <w:r w:rsidRPr="00201085">
        <w:t>(3): 1-29.</w:t>
      </w:r>
    </w:p>
    <w:p w:rsidR="00201085" w:rsidRPr="00201085" w:rsidRDefault="00201085" w:rsidP="00201085">
      <w:pPr>
        <w:pStyle w:val="EndNoteBibliography"/>
      </w:pPr>
    </w:p>
    <w:p w:rsidR="00201085" w:rsidRPr="00201085" w:rsidRDefault="00201085" w:rsidP="00201085">
      <w:pPr>
        <w:pStyle w:val="EndNoteBibliography"/>
      </w:pPr>
      <w:r w:rsidRPr="00201085">
        <w:t xml:space="preserve">Ozdemir, S. and H. Cam (2010). "Integration of False Data Detection With Data Aggregation and Confidential Transmission in Wireless Sensor Networks." </w:t>
      </w:r>
      <w:r w:rsidRPr="00201085">
        <w:rPr>
          <w:u w:val="single"/>
        </w:rPr>
        <w:t>IEEE/ACM Transactions on Networking</w:t>
      </w:r>
      <w:r w:rsidRPr="00201085">
        <w:t xml:space="preserve"> </w:t>
      </w:r>
      <w:r w:rsidRPr="00201085">
        <w:rPr>
          <w:b/>
        </w:rPr>
        <w:t>18</w:t>
      </w:r>
      <w:r w:rsidRPr="00201085">
        <w:t>(3): 736-749.</w:t>
      </w:r>
    </w:p>
    <w:p w:rsidR="00201085" w:rsidRPr="00201085" w:rsidRDefault="00201085" w:rsidP="00201085">
      <w:pPr>
        <w:pStyle w:val="EndNoteBibliography"/>
        <w:rPr>
          <w:rFonts w:hint="eastAsia"/>
        </w:rPr>
      </w:pPr>
    </w:p>
    <w:p w:rsidR="00201085" w:rsidRPr="00201085" w:rsidRDefault="00201085" w:rsidP="00201085">
      <w:pPr>
        <w:pStyle w:val="EndNoteBibliography"/>
      </w:pPr>
      <w:r w:rsidRPr="00201085">
        <w:t xml:space="preserve">Yang, C., et al. (2015). "A Time Efficient Approach for Detecting Errors in Big Sensor Data on Cloud." </w:t>
      </w:r>
      <w:r w:rsidRPr="00201085">
        <w:rPr>
          <w:u w:val="single"/>
        </w:rPr>
        <w:t>IEEE Transactions on Parallel and Distributed Systems</w:t>
      </w:r>
      <w:r w:rsidRPr="00201085">
        <w:t xml:space="preserve"> </w:t>
      </w:r>
      <w:r w:rsidRPr="00201085">
        <w:rPr>
          <w:b/>
        </w:rPr>
        <w:t>26</w:t>
      </w:r>
      <w:r w:rsidRPr="00201085">
        <w:t>(2): 329-339.</w:t>
      </w:r>
    </w:p>
    <w:p w:rsidR="00201085" w:rsidRPr="00201085" w:rsidRDefault="00201085" w:rsidP="00201085">
      <w:pPr>
        <w:pStyle w:val="EndNoteBibliography"/>
        <w:ind w:left="720" w:hanging="720"/>
      </w:pPr>
      <w:r w:rsidRPr="00201085">
        <w:tab/>
      </w:r>
    </w:p>
    <w:p w:rsidR="00992D81" w:rsidRPr="00717329" w:rsidRDefault="00992D81" w:rsidP="00992D81">
      <w:pPr>
        <w:pStyle w:val="EndNoteBibliography"/>
        <w:rPr>
          <w:rFonts w:hint="eastAsia"/>
          <w:sz w:val="21"/>
          <w:szCs w:val="21"/>
        </w:rPr>
      </w:pPr>
      <w:r>
        <w:fldChar w:fldCharType="end"/>
      </w:r>
    </w:p>
    <w:sectPr w:rsidR="00992D81" w:rsidRPr="007173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290DA5"/>
    <w:multiLevelType w:val="hybridMultilevel"/>
    <w:tmpl w:val="09ECEE68"/>
    <w:lvl w:ilvl="0" w:tplc="265E3C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CF77387"/>
    <w:multiLevelType w:val="hybridMultilevel"/>
    <w:tmpl w:val="BDFABC30"/>
    <w:lvl w:ilvl="0" w:tplc="FB381F5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1695FE1"/>
    <w:multiLevelType w:val="hybridMultilevel"/>
    <w:tmpl w:val="BB58C440"/>
    <w:lvl w:ilvl="0" w:tplc="8B64E4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0e0r9dof5axbezdxk59xwvazffvrwz9pas&quot;&gt;fundamental&lt;record-ids&gt;&lt;item&gt;1&lt;/item&gt;&lt;item&gt;4&lt;/item&gt;&lt;item&gt;5&lt;/item&gt;&lt;item&gt;12&lt;/item&gt;&lt;item&gt;13&lt;/item&gt;&lt;item&gt;14&lt;/item&gt;&lt;item&gt;16&lt;/item&gt;&lt;/record-ids&gt;&lt;/item&gt;&lt;/Libraries&gt;"/>
  </w:docVars>
  <w:rsids>
    <w:rsidRoot w:val="00BE4E80"/>
    <w:rsid w:val="00017208"/>
    <w:rsid w:val="00030505"/>
    <w:rsid w:val="00034863"/>
    <w:rsid w:val="00053FD6"/>
    <w:rsid w:val="000616E5"/>
    <w:rsid w:val="00100366"/>
    <w:rsid w:val="00121543"/>
    <w:rsid w:val="00152841"/>
    <w:rsid w:val="00201085"/>
    <w:rsid w:val="00247F5F"/>
    <w:rsid w:val="002B4024"/>
    <w:rsid w:val="002C2CE0"/>
    <w:rsid w:val="00300E62"/>
    <w:rsid w:val="003C7817"/>
    <w:rsid w:val="003D3187"/>
    <w:rsid w:val="003E0499"/>
    <w:rsid w:val="003E3C10"/>
    <w:rsid w:val="00443A3A"/>
    <w:rsid w:val="004576C2"/>
    <w:rsid w:val="00556C35"/>
    <w:rsid w:val="00592099"/>
    <w:rsid w:val="005A2B4A"/>
    <w:rsid w:val="006316E0"/>
    <w:rsid w:val="00641AD0"/>
    <w:rsid w:val="006D74CB"/>
    <w:rsid w:val="007028B5"/>
    <w:rsid w:val="00717329"/>
    <w:rsid w:val="007813EA"/>
    <w:rsid w:val="007D04DC"/>
    <w:rsid w:val="0080379F"/>
    <w:rsid w:val="00991D9C"/>
    <w:rsid w:val="00992D81"/>
    <w:rsid w:val="009F2C16"/>
    <w:rsid w:val="00A0104A"/>
    <w:rsid w:val="00A47BB8"/>
    <w:rsid w:val="00A64136"/>
    <w:rsid w:val="00B01EE9"/>
    <w:rsid w:val="00B46FAC"/>
    <w:rsid w:val="00BE4E80"/>
    <w:rsid w:val="00CD6ED2"/>
    <w:rsid w:val="00CF6C3B"/>
    <w:rsid w:val="00D11D84"/>
    <w:rsid w:val="00D2308F"/>
    <w:rsid w:val="00D61EC4"/>
    <w:rsid w:val="00DC793A"/>
    <w:rsid w:val="00E10435"/>
    <w:rsid w:val="00E447F9"/>
    <w:rsid w:val="00E95F85"/>
    <w:rsid w:val="00F060B6"/>
    <w:rsid w:val="00F2225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DF460"/>
  <w15:chartTrackingRefBased/>
  <w15:docId w15:val="{0E0EB8EB-5BE1-4009-A13F-4E340A9B1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E95F8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95F85"/>
    <w:rPr>
      <w:rFonts w:ascii="等线" w:eastAsia="等线" w:hAnsi="等线"/>
      <w:noProof/>
      <w:sz w:val="20"/>
    </w:rPr>
  </w:style>
  <w:style w:type="paragraph" w:customStyle="1" w:styleId="EndNoteBibliography">
    <w:name w:val="EndNote Bibliography"/>
    <w:basedOn w:val="a"/>
    <w:link w:val="EndNoteBibliography0"/>
    <w:rsid w:val="00E95F85"/>
    <w:rPr>
      <w:rFonts w:ascii="等线" w:eastAsia="等线" w:hAnsi="等线"/>
      <w:noProof/>
      <w:sz w:val="20"/>
    </w:rPr>
  </w:style>
  <w:style w:type="character" w:customStyle="1" w:styleId="EndNoteBibliography0">
    <w:name w:val="EndNote Bibliography 字符"/>
    <w:basedOn w:val="a0"/>
    <w:link w:val="EndNoteBibliography"/>
    <w:rsid w:val="00E95F85"/>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9</TotalTime>
  <Pages>2</Pages>
  <Words>798</Words>
  <Characters>4551</Characters>
  <Application>Microsoft Office Word</Application>
  <DocSecurity>0</DocSecurity>
  <Lines>37</Lines>
  <Paragraphs>10</Paragraphs>
  <ScaleCrop>false</ScaleCrop>
  <Company/>
  <LinksUpToDate>false</LinksUpToDate>
  <CharactersWithSpaces>5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8362971301@163.com</dc:creator>
  <cp:keywords/>
  <dc:description/>
  <cp:lastModifiedBy>18362971301@163.com</cp:lastModifiedBy>
  <cp:revision>29</cp:revision>
  <dcterms:created xsi:type="dcterms:W3CDTF">2017-05-18T06:10:00Z</dcterms:created>
  <dcterms:modified xsi:type="dcterms:W3CDTF">2017-05-18T15:05:00Z</dcterms:modified>
</cp:coreProperties>
</file>